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687111" w14:textId="416E2F64" w:rsidR="000B5886" w:rsidRPr="009D303F" w:rsidRDefault="000B5886" w:rsidP="000B5886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57654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0B5886">
        <w:rPr>
          <w:rFonts w:ascii="Times New Roman" w:hAnsi="Times New Roman" w:cs="Times New Roman"/>
          <w:b/>
          <w:sz w:val="24"/>
          <w:szCs w:val="24"/>
        </w:rPr>
        <w:t xml:space="preserve">METHODS. Vipie platform </w:t>
      </w:r>
      <w:r w:rsidRPr="000B5886">
        <w:rPr>
          <w:rFonts w:ascii="Times New Roman" w:hAnsi="Times New Roman" w:cs="Times New Roman"/>
          <w:b/>
          <w:sz w:val="24"/>
          <w:szCs w:val="24"/>
        </w:rPr>
        <w:fldChar w:fldCharType="begin">
          <w:fldData xml:space="preserve">PEVuZE5vdGU+PENpdGU+PEF1dGhvcj5MaW48L0F1dGhvcj48WWVhcj4yMDE3PC9ZZWFyPjxSZWNO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==
</w:fldData>
        </w:fldChar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begin">
          <w:fldData xml:space="preserve">PEVuZE5vdGU+PENpdGU+PEF1dGhvcj5MaW48L0F1dGhvcj48WWVhcj4yMDE3PC9ZZWFyPjxSZWNO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==
</w:fldData>
        </w:fldChar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b/>
          <w:sz w:val="24"/>
          <w:szCs w:val="24"/>
        </w:rPr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0B5886">
        <w:rPr>
          <w:rFonts w:ascii="Times New Roman" w:hAnsi="Times New Roman" w:cs="Times New Roman"/>
          <w:b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noProof/>
          <w:sz w:val="24"/>
          <w:szCs w:val="24"/>
        </w:rPr>
        <w:t>(1)</w:t>
      </w:r>
      <w:r w:rsidRPr="000B5886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0B5886">
        <w:rPr>
          <w:rFonts w:ascii="Times New Roman" w:hAnsi="Times New Roman" w:cs="Times New Roman"/>
          <w:b/>
          <w:sz w:val="24"/>
          <w:szCs w:val="24"/>
        </w:rPr>
        <w:t xml:space="preserve"> analysis parameters.</w:t>
      </w:r>
    </w:p>
    <w:p w14:paraId="1CB7C8E0" w14:textId="5BFC9154" w:rsidR="00B80187" w:rsidRDefault="00B80187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6E61F3B" w14:textId="1465D41E" w:rsidR="00C00209" w:rsidRPr="00F57654" w:rsidRDefault="00C00209" w:rsidP="00C00209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F57654">
        <w:rPr>
          <w:rFonts w:ascii="Times New Roman" w:hAnsi="Times New Roman" w:cs="Times New Roman"/>
          <w:sz w:val="24"/>
          <w:szCs w:val="24"/>
        </w:rPr>
        <w:t>Quality control</w:t>
      </w:r>
    </w:p>
    <w:p w14:paraId="21874955" w14:textId="66689D69" w:rsidR="00C00209" w:rsidRPr="00F57654" w:rsidRDefault="00C00209" w:rsidP="00C00209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Trim left/right</w:t>
      </w:r>
      <w:r w:rsidR="003B068D" w:rsidRPr="00F57654">
        <w:rPr>
          <w:rFonts w:ascii="Times New Roman" w:hAnsi="Times New Roman" w:cs="Times New Roman"/>
          <w:sz w:val="24"/>
          <w:szCs w:val="24"/>
        </w:rPr>
        <w:t xml:space="preserve">: </w:t>
      </w:r>
      <w:r w:rsidRPr="00F57654">
        <w:rPr>
          <w:rFonts w:ascii="Times New Roman" w:hAnsi="Times New Roman" w:cs="Times New Roman"/>
          <w:sz w:val="24"/>
          <w:szCs w:val="24"/>
        </w:rPr>
        <w:t>10 / 10</w:t>
      </w:r>
    </w:p>
    <w:p w14:paraId="313F8F42" w14:textId="1E88635F" w:rsidR="00C00209" w:rsidRPr="00F57654" w:rsidRDefault="00C00209" w:rsidP="00C00209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 xml:space="preserve">Qual </w:t>
      </w:r>
      <w:proofErr w:type="spellStart"/>
      <w:r w:rsidRPr="00F57654">
        <w:rPr>
          <w:rFonts w:ascii="Times New Roman" w:hAnsi="Times New Roman" w:cs="Times New Roman"/>
          <w:sz w:val="24"/>
          <w:szCs w:val="24"/>
        </w:rPr>
        <w:t>cutoff</w:t>
      </w:r>
      <w:proofErr w:type="spellEnd"/>
      <w:r w:rsidR="003B068D" w:rsidRPr="00F57654">
        <w:rPr>
          <w:rFonts w:ascii="Times New Roman" w:hAnsi="Times New Roman" w:cs="Times New Roman"/>
          <w:sz w:val="24"/>
          <w:szCs w:val="24"/>
        </w:rPr>
        <w:t>:</w:t>
      </w:r>
      <w:r w:rsidRPr="00F57654">
        <w:rPr>
          <w:rFonts w:ascii="Times New Roman" w:hAnsi="Times New Roman" w:cs="Times New Roman"/>
          <w:sz w:val="24"/>
          <w:szCs w:val="24"/>
        </w:rPr>
        <w:t xml:space="preserve"> 10</w:t>
      </w:r>
    </w:p>
    <w:p w14:paraId="492B4521" w14:textId="7DFA407C" w:rsidR="00C00209" w:rsidRPr="00F57654" w:rsidRDefault="00C00209" w:rsidP="00C00209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Insert/read length</w:t>
      </w:r>
      <w:r w:rsidR="003B068D" w:rsidRPr="00F57654">
        <w:rPr>
          <w:rFonts w:ascii="Times New Roman" w:hAnsi="Times New Roman" w:cs="Times New Roman"/>
          <w:sz w:val="24"/>
          <w:szCs w:val="24"/>
        </w:rPr>
        <w:t>:</w:t>
      </w:r>
      <w:r w:rsidRPr="00F57654">
        <w:rPr>
          <w:rFonts w:ascii="Times New Roman" w:hAnsi="Times New Roman" w:cs="Times New Roman"/>
          <w:sz w:val="24"/>
          <w:szCs w:val="24"/>
        </w:rPr>
        <w:t xml:space="preserve"> 150</w:t>
      </w:r>
    </w:p>
    <w:p w14:paraId="1D4F390A" w14:textId="31CB87EE" w:rsidR="00C00209" w:rsidRPr="00F57654" w:rsidRDefault="00C00209" w:rsidP="00C00209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MAPQ/</w:t>
      </w:r>
      <w:proofErr w:type="spellStart"/>
      <w:r w:rsidRPr="00F57654">
        <w:rPr>
          <w:rFonts w:ascii="Times New Roman" w:hAnsi="Times New Roman" w:cs="Times New Roman"/>
          <w:sz w:val="24"/>
          <w:szCs w:val="24"/>
        </w:rPr>
        <w:t>Phred</w:t>
      </w:r>
      <w:proofErr w:type="spellEnd"/>
      <w:r w:rsidR="003B068D" w:rsidRPr="00F57654">
        <w:rPr>
          <w:rFonts w:ascii="Times New Roman" w:hAnsi="Times New Roman" w:cs="Times New Roman"/>
          <w:sz w:val="24"/>
          <w:szCs w:val="24"/>
        </w:rPr>
        <w:t>:</w:t>
      </w:r>
      <w:r w:rsidRPr="00F57654">
        <w:rPr>
          <w:rFonts w:ascii="Times New Roman" w:hAnsi="Times New Roman" w:cs="Times New Roman"/>
          <w:sz w:val="24"/>
          <w:szCs w:val="24"/>
        </w:rPr>
        <w:t xml:space="preserve"> 10</w:t>
      </w:r>
    </w:p>
    <w:p w14:paraId="65F72717" w14:textId="1DA66D99" w:rsidR="00C00209" w:rsidRPr="00F57654" w:rsidRDefault="003B068D" w:rsidP="00C00209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Subsample: 0.80</w:t>
      </w:r>
    </w:p>
    <w:p w14:paraId="61BB872B" w14:textId="0A57ED06" w:rsidR="003B068D" w:rsidRPr="00F57654" w:rsidRDefault="003B068D" w:rsidP="003B068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De novo assembly</w:t>
      </w:r>
    </w:p>
    <w:p w14:paraId="6147F0B6" w14:textId="47766E2A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De novo assembly algorithm: Velvet</w:t>
      </w:r>
    </w:p>
    <w:p w14:paraId="0556744A" w14:textId="62F7406A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Amos: No</w:t>
      </w:r>
    </w:p>
    <w:p w14:paraId="7EA9A765" w14:textId="60967652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7654">
        <w:rPr>
          <w:rFonts w:ascii="Times New Roman" w:hAnsi="Times New Roman" w:cs="Times New Roman"/>
          <w:sz w:val="24"/>
          <w:szCs w:val="24"/>
        </w:rPr>
        <w:t>Kmer</w:t>
      </w:r>
      <w:proofErr w:type="spellEnd"/>
      <w:r w:rsidRPr="00F57654">
        <w:rPr>
          <w:rFonts w:ascii="Times New Roman" w:hAnsi="Times New Roman" w:cs="Times New Roman"/>
          <w:sz w:val="24"/>
          <w:szCs w:val="24"/>
        </w:rPr>
        <w:t xml:space="preserve"> length: 31</w:t>
      </w:r>
    </w:p>
    <w:p w14:paraId="165D142B" w14:textId="6B36290F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Expected coverage/</w:t>
      </w:r>
      <w:proofErr w:type="spellStart"/>
      <w:r w:rsidRPr="00F57654">
        <w:rPr>
          <w:rFonts w:ascii="Times New Roman" w:hAnsi="Times New Roman" w:cs="Times New Roman"/>
          <w:sz w:val="24"/>
          <w:szCs w:val="24"/>
        </w:rPr>
        <w:t>cutoff</w:t>
      </w:r>
      <w:proofErr w:type="spellEnd"/>
      <w:r w:rsidRPr="00F57654">
        <w:rPr>
          <w:rFonts w:ascii="Times New Roman" w:hAnsi="Times New Roman" w:cs="Times New Roman"/>
          <w:sz w:val="24"/>
          <w:szCs w:val="24"/>
        </w:rPr>
        <w:t>: auto / 20</w:t>
      </w:r>
    </w:p>
    <w:p w14:paraId="1CDD7DEE" w14:textId="03D660A5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Min contig length: auto</w:t>
      </w:r>
    </w:p>
    <w:p w14:paraId="4B1D1A51" w14:textId="5B8AD88E" w:rsidR="003B068D" w:rsidRPr="00F57654" w:rsidRDefault="003B068D" w:rsidP="003B068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BLAST parameters</w:t>
      </w:r>
    </w:p>
    <w:p w14:paraId="78A29A79" w14:textId="72A070C4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Min percent similar: 80</w:t>
      </w:r>
    </w:p>
    <w:p w14:paraId="517F52DC" w14:textId="6ACF959B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E value: 0.0001</w:t>
      </w:r>
    </w:p>
    <w:p w14:paraId="7F517F17" w14:textId="2E95E1AA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Number of alignments: 10</w:t>
      </w:r>
    </w:p>
    <w:p w14:paraId="200B282D" w14:textId="4A2A7119" w:rsidR="003B068D" w:rsidRPr="00F57654" w:rsidRDefault="003B068D" w:rsidP="003B068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REMAP/Reduction parameters</w:t>
      </w:r>
    </w:p>
    <w:p w14:paraId="5941973C" w14:textId="56402148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Minimum total matches: 2</w:t>
      </w:r>
    </w:p>
    <w:p w14:paraId="424AA4DF" w14:textId="400D07EC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Remapping of hits PER: 1,000,000</w:t>
      </w:r>
    </w:p>
    <w:p w14:paraId="4EF5C7F8" w14:textId="4288F151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Apply blacklist (vector/synthetic refs): yes</w:t>
      </w:r>
    </w:p>
    <w:p w14:paraId="1A9E94AF" w14:textId="25ADD6AA" w:rsidR="003B068D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Remove ribosomes (bacteria/others): yes</w:t>
      </w:r>
    </w:p>
    <w:p w14:paraId="1910F8B9" w14:textId="29514034" w:rsidR="003B068D" w:rsidRPr="00F57654" w:rsidRDefault="003B068D" w:rsidP="003B068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Viral Dark Matter</w:t>
      </w:r>
    </w:p>
    <w:p w14:paraId="7E442EF9" w14:textId="77777777" w:rsidR="000D12F9" w:rsidRPr="00F57654" w:rsidRDefault="003B068D" w:rsidP="003B068D">
      <w:pPr>
        <w:pStyle w:val="ListParagraph"/>
        <w:numPr>
          <w:ilvl w:val="1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7654">
        <w:rPr>
          <w:rFonts w:ascii="Times New Roman" w:hAnsi="Times New Roman" w:cs="Times New Roman"/>
          <w:sz w:val="24"/>
          <w:szCs w:val="24"/>
        </w:rPr>
        <w:t>Allow unmapped viral reads for further analysis: yes</w:t>
      </w:r>
    </w:p>
    <w:p w14:paraId="492F7F3A" w14:textId="11F4FABF" w:rsidR="00C00209" w:rsidRPr="00F57654" w:rsidRDefault="00C00209" w:rsidP="000D12F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57654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66EE538" w14:textId="50E05526" w:rsidR="003F0751" w:rsidRPr="009D4B78" w:rsidRDefault="003F0751" w:rsidP="00171D48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D4B78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4D7978AC" w14:textId="77777777" w:rsidR="003F0751" w:rsidRPr="009D4B78" w:rsidRDefault="003F0751" w:rsidP="00171D48">
      <w:pPr>
        <w:rPr>
          <w:rFonts w:ascii="Times New Roman" w:hAnsi="Times New Roman" w:cs="Times New Roman"/>
          <w:sz w:val="24"/>
          <w:szCs w:val="24"/>
        </w:rPr>
      </w:pPr>
    </w:p>
    <w:p w14:paraId="24CDEC9B" w14:textId="77777777" w:rsidR="000B5886" w:rsidRPr="000B5886" w:rsidRDefault="003F0751" w:rsidP="000B5886">
      <w:pPr>
        <w:pStyle w:val="EndNoteBibliography"/>
      </w:pPr>
      <w:r w:rsidRPr="009D4B78">
        <w:rPr>
          <w:rFonts w:ascii="Times New Roman" w:hAnsi="Times New Roman" w:cs="Times New Roman"/>
          <w:sz w:val="24"/>
          <w:szCs w:val="24"/>
        </w:rPr>
        <w:fldChar w:fldCharType="begin"/>
      </w:r>
      <w:r w:rsidRPr="009D4B7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D4B78">
        <w:rPr>
          <w:rFonts w:ascii="Times New Roman" w:hAnsi="Times New Roman" w:cs="Times New Roman"/>
          <w:sz w:val="24"/>
          <w:szCs w:val="24"/>
        </w:rPr>
        <w:fldChar w:fldCharType="separate"/>
      </w:r>
      <w:r w:rsidR="000B5886" w:rsidRPr="000B5886">
        <w:t>1.</w:t>
      </w:r>
      <w:r w:rsidR="000B5886" w:rsidRPr="000B5886">
        <w:tab/>
        <w:t>Lin J, Kramna L, Autio R, Hyoty H, Nykter M, Cinek O. Vipie: web pipeline for parallel characterization of viral populations from multiple NGS samples. BMC Genomics. 2017;18(1):378.</w:t>
      </w:r>
    </w:p>
    <w:p w14:paraId="15760064" w14:textId="5EF62A9F" w:rsidR="003F0751" w:rsidRPr="009D4B78" w:rsidRDefault="003F0751" w:rsidP="00171D48">
      <w:pPr>
        <w:rPr>
          <w:rFonts w:ascii="Times New Roman" w:hAnsi="Times New Roman" w:cs="Times New Roman"/>
          <w:sz w:val="24"/>
          <w:szCs w:val="24"/>
        </w:rPr>
      </w:pPr>
      <w:r w:rsidRPr="009D4B7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F0751" w:rsidRPr="009D4B78" w:rsidSect="00171D48">
      <w:footerReference w:type="default" r:id="rId8"/>
      <w:pgSz w:w="11906" w:h="16838"/>
      <w:pgMar w:top="1276" w:right="1440" w:bottom="1134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2F4E7C" w14:textId="77777777" w:rsidR="00CB5A5A" w:rsidRDefault="00CB5A5A" w:rsidP="00C22959">
      <w:pPr>
        <w:spacing w:after="0" w:line="240" w:lineRule="auto"/>
      </w:pPr>
      <w:r>
        <w:separator/>
      </w:r>
    </w:p>
  </w:endnote>
  <w:endnote w:type="continuationSeparator" w:id="0">
    <w:p w14:paraId="7CCCE5EC" w14:textId="77777777" w:rsidR="00CB5A5A" w:rsidRDefault="00CB5A5A" w:rsidP="00C229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jaVu Sans">
    <w:altName w:val="Verdana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031842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152586" w14:textId="6009AB8A" w:rsidR="003F0751" w:rsidRDefault="003F075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ACE26AB" w14:textId="77777777" w:rsidR="003F0751" w:rsidRDefault="003F07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F59F1D" w14:textId="77777777" w:rsidR="00CB5A5A" w:rsidRDefault="00CB5A5A" w:rsidP="00C22959">
      <w:pPr>
        <w:spacing w:after="0" w:line="240" w:lineRule="auto"/>
      </w:pPr>
      <w:r>
        <w:separator/>
      </w:r>
    </w:p>
  </w:footnote>
  <w:footnote w:type="continuationSeparator" w:id="0">
    <w:p w14:paraId="2BFF252F" w14:textId="77777777" w:rsidR="00CB5A5A" w:rsidRDefault="00CB5A5A" w:rsidP="00C2295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503C98"/>
    <w:multiLevelType w:val="hybridMultilevel"/>
    <w:tmpl w:val="99F03A9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A806B9"/>
    <w:multiLevelType w:val="hybridMultilevel"/>
    <w:tmpl w:val="5DBC683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B">
      <w:start w:val="1"/>
      <w:numFmt w:val="lowerRoman"/>
      <w:lvlText w:val="%2."/>
      <w:lvlJc w:val="righ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61E0DB3"/>
    <w:multiLevelType w:val="hybridMultilevel"/>
    <w:tmpl w:val="9AB4646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474F73"/>
    <w:multiLevelType w:val="hybridMultilevel"/>
    <w:tmpl w:val="6A5A7E3A"/>
    <w:lvl w:ilvl="0" w:tplc="0C09001B">
      <w:start w:val="1"/>
      <w:numFmt w:val="lowerRoman"/>
      <w:lvlText w:val="%1."/>
      <w:lvlJc w:val="right"/>
      <w:pPr>
        <w:ind w:left="1440" w:hanging="360"/>
      </w:pPr>
    </w:lvl>
    <w:lvl w:ilvl="1" w:tplc="0C090019" w:tentative="1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304209AF"/>
    <w:multiLevelType w:val="hybridMultilevel"/>
    <w:tmpl w:val="4B686B8A"/>
    <w:lvl w:ilvl="0" w:tplc="4D260D08">
      <w:start w:val="250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3213270"/>
    <w:multiLevelType w:val="hybridMultilevel"/>
    <w:tmpl w:val="EB8285F0"/>
    <w:lvl w:ilvl="0" w:tplc="0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64213FD"/>
    <w:multiLevelType w:val="multilevel"/>
    <w:tmpl w:val="FE8E30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DE9226E"/>
    <w:multiLevelType w:val="hybridMultilevel"/>
    <w:tmpl w:val="1C6CC2B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35A4170"/>
    <w:multiLevelType w:val="hybridMultilevel"/>
    <w:tmpl w:val="FC002444"/>
    <w:lvl w:ilvl="0" w:tplc="3F94763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4560740"/>
    <w:multiLevelType w:val="hybridMultilevel"/>
    <w:tmpl w:val="B94AF12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908282F"/>
    <w:multiLevelType w:val="hybridMultilevel"/>
    <w:tmpl w:val="73B0BFB4"/>
    <w:lvl w:ilvl="0" w:tplc="526ED2D2">
      <w:start w:val="9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5DB1C0B"/>
    <w:multiLevelType w:val="hybridMultilevel"/>
    <w:tmpl w:val="19E47FEA"/>
    <w:lvl w:ilvl="0" w:tplc="02B64EB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1"/>
  </w:num>
  <w:num w:numId="3">
    <w:abstractNumId w:val="10"/>
  </w:num>
  <w:num w:numId="4">
    <w:abstractNumId w:val="4"/>
  </w:num>
  <w:num w:numId="5">
    <w:abstractNumId w:val="0"/>
  </w:num>
  <w:num w:numId="6">
    <w:abstractNumId w:val="9"/>
  </w:num>
  <w:num w:numId="7">
    <w:abstractNumId w:val="7"/>
  </w:num>
  <w:num w:numId="8">
    <w:abstractNumId w:val="2"/>
  </w:num>
  <w:num w:numId="9">
    <w:abstractNumId w:val="6"/>
  </w:num>
  <w:num w:numId="10">
    <w:abstractNumId w:val="1"/>
  </w:num>
  <w:num w:numId="11">
    <w:abstractNumId w:val="3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20xfftw0vfrhefxvgxvwsm5rpxr29r5rpr&quot;&gt;Cystic Fibrosis Library&lt;record-ids&gt;&lt;item&gt;427&lt;/item&gt;&lt;/record-ids&gt;&lt;/item&gt;&lt;/Libraries&gt;"/>
  </w:docVars>
  <w:rsids>
    <w:rsidRoot w:val="00B255F4"/>
    <w:rsid w:val="0000099B"/>
    <w:rsid w:val="00003DD4"/>
    <w:rsid w:val="00007DD3"/>
    <w:rsid w:val="00007E2C"/>
    <w:rsid w:val="00012DB4"/>
    <w:rsid w:val="00013156"/>
    <w:rsid w:val="00013CEA"/>
    <w:rsid w:val="00020DD9"/>
    <w:rsid w:val="00023B2D"/>
    <w:rsid w:val="00024F4C"/>
    <w:rsid w:val="0002593C"/>
    <w:rsid w:val="000273A2"/>
    <w:rsid w:val="00027447"/>
    <w:rsid w:val="000322BB"/>
    <w:rsid w:val="00034653"/>
    <w:rsid w:val="00036341"/>
    <w:rsid w:val="000378F5"/>
    <w:rsid w:val="00037F73"/>
    <w:rsid w:val="000416A3"/>
    <w:rsid w:val="00041DBA"/>
    <w:rsid w:val="0004489F"/>
    <w:rsid w:val="00051F75"/>
    <w:rsid w:val="000562C2"/>
    <w:rsid w:val="00060EEA"/>
    <w:rsid w:val="000616C8"/>
    <w:rsid w:val="00063F1E"/>
    <w:rsid w:val="000660C2"/>
    <w:rsid w:val="00066F63"/>
    <w:rsid w:val="000726E7"/>
    <w:rsid w:val="000757E2"/>
    <w:rsid w:val="0007696B"/>
    <w:rsid w:val="000774A8"/>
    <w:rsid w:val="0008417D"/>
    <w:rsid w:val="000870BA"/>
    <w:rsid w:val="000877ED"/>
    <w:rsid w:val="00093206"/>
    <w:rsid w:val="00093891"/>
    <w:rsid w:val="00094D35"/>
    <w:rsid w:val="000954B3"/>
    <w:rsid w:val="000A08C4"/>
    <w:rsid w:val="000A0ACB"/>
    <w:rsid w:val="000A4F4E"/>
    <w:rsid w:val="000A5329"/>
    <w:rsid w:val="000B0318"/>
    <w:rsid w:val="000B2048"/>
    <w:rsid w:val="000B27B5"/>
    <w:rsid w:val="000B4393"/>
    <w:rsid w:val="000B49F1"/>
    <w:rsid w:val="000B5886"/>
    <w:rsid w:val="000B5FCA"/>
    <w:rsid w:val="000B7925"/>
    <w:rsid w:val="000B7C39"/>
    <w:rsid w:val="000C05AC"/>
    <w:rsid w:val="000C3201"/>
    <w:rsid w:val="000C540B"/>
    <w:rsid w:val="000C71E2"/>
    <w:rsid w:val="000D0715"/>
    <w:rsid w:val="000D073D"/>
    <w:rsid w:val="000D08BE"/>
    <w:rsid w:val="000D12F9"/>
    <w:rsid w:val="000D3D8F"/>
    <w:rsid w:val="000D514F"/>
    <w:rsid w:val="000E1591"/>
    <w:rsid w:val="000E7837"/>
    <w:rsid w:val="000F1651"/>
    <w:rsid w:val="000F2CE8"/>
    <w:rsid w:val="000F34C7"/>
    <w:rsid w:val="000F51CB"/>
    <w:rsid w:val="000F6552"/>
    <w:rsid w:val="0010276C"/>
    <w:rsid w:val="00103D68"/>
    <w:rsid w:val="001245CF"/>
    <w:rsid w:val="00126689"/>
    <w:rsid w:val="00127CCF"/>
    <w:rsid w:val="001316C7"/>
    <w:rsid w:val="001340C4"/>
    <w:rsid w:val="00134251"/>
    <w:rsid w:val="001346C3"/>
    <w:rsid w:val="00141B8E"/>
    <w:rsid w:val="00142547"/>
    <w:rsid w:val="001426E7"/>
    <w:rsid w:val="001445BC"/>
    <w:rsid w:val="00146F1B"/>
    <w:rsid w:val="001501F3"/>
    <w:rsid w:val="001513FD"/>
    <w:rsid w:val="00152E1C"/>
    <w:rsid w:val="00155531"/>
    <w:rsid w:val="00155DB7"/>
    <w:rsid w:val="00156BB5"/>
    <w:rsid w:val="001576BF"/>
    <w:rsid w:val="00161852"/>
    <w:rsid w:val="0017093D"/>
    <w:rsid w:val="00171D48"/>
    <w:rsid w:val="00172F20"/>
    <w:rsid w:val="00176850"/>
    <w:rsid w:val="0017768B"/>
    <w:rsid w:val="00187DD8"/>
    <w:rsid w:val="00190BE6"/>
    <w:rsid w:val="00190DE4"/>
    <w:rsid w:val="00192B5D"/>
    <w:rsid w:val="00197813"/>
    <w:rsid w:val="001A0F41"/>
    <w:rsid w:val="001A4835"/>
    <w:rsid w:val="001A4C7D"/>
    <w:rsid w:val="001A701B"/>
    <w:rsid w:val="001B0874"/>
    <w:rsid w:val="001B2B3D"/>
    <w:rsid w:val="001B6A4D"/>
    <w:rsid w:val="001B6FC8"/>
    <w:rsid w:val="001B6FE2"/>
    <w:rsid w:val="001C109A"/>
    <w:rsid w:val="001C2DFA"/>
    <w:rsid w:val="001C306F"/>
    <w:rsid w:val="001C5923"/>
    <w:rsid w:val="001C6582"/>
    <w:rsid w:val="001D1855"/>
    <w:rsid w:val="001D3238"/>
    <w:rsid w:val="001D3A28"/>
    <w:rsid w:val="001D6660"/>
    <w:rsid w:val="001D6FE0"/>
    <w:rsid w:val="001E17C0"/>
    <w:rsid w:val="001E2A65"/>
    <w:rsid w:val="001F78B4"/>
    <w:rsid w:val="0020416A"/>
    <w:rsid w:val="0020560F"/>
    <w:rsid w:val="00205874"/>
    <w:rsid w:val="00206ECC"/>
    <w:rsid w:val="00212850"/>
    <w:rsid w:val="002151D4"/>
    <w:rsid w:val="00217E05"/>
    <w:rsid w:val="00217EC7"/>
    <w:rsid w:val="002201CA"/>
    <w:rsid w:val="002221D8"/>
    <w:rsid w:val="002228BF"/>
    <w:rsid w:val="002237F5"/>
    <w:rsid w:val="00225C4C"/>
    <w:rsid w:val="00230089"/>
    <w:rsid w:val="002315CF"/>
    <w:rsid w:val="002360EA"/>
    <w:rsid w:val="0023610B"/>
    <w:rsid w:val="00244D64"/>
    <w:rsid w:val="00245527"/>
    <w:rsid w:val="002538A4"/>
    <w:rsid w:val="00254DFB"/>
    <w:rsid w:val="002557D6"/>
    <w:rsid w:val="002609CB"/>
    <w:rsid w:val="0027304B"/>
    <w:rsid w:val="0027330D"/>
    <w:rsid w:val="002741C7"/>
    <w:rsid w:val="00275736"/>
    <w:rsid w:val="0027698C"/>
    <w:rsid w:val="00276DAF"/>
    <w:rsid w:val="002771FC"/>
    <w:rsid w:val="002772AF"/>
    <w:rsid w:val="002801C4"/>
    <w:rsid w:val="00285BF8"/>
    <w:rsid w:val="00287092"/>
    <w:rsid w:val="00290EAA"/>
    <w:rsid w:val="002971CE"/>
    <w:rsid w:val="00297EE0"/>
    <w:rsid w:val="002A0A5E"/>
    <w:rsid w:val="002A69E7"/>
    <w:rsid w:val="002A6FD5"/>
    <w:rsid w:val="002B0E87"/>
    <w:rsid w:val="002B4708"/>
    <w:rsid w:val="002C40F4"/>
    <w:rsid w:val="002C4394"/>
    <w:rsid w:val="002C4638"/>
    <w:rsid w:val="002C6025"/>
    <w:rsid w:val="002D095E"/>
    <w:rsid w:val="002D4650"/>
    <w:rsid w:val="002D5281"/>
    <w:rsid w:val="002D553A"/>
    <w:rsid w:val="002E0438"/>
    <w:rsid w:val="002E07DE"/>
    <w:rsid w:val="002E12FE"/>
    <w:rsid w:val="002E528C"/>
    <w:rsid w:val="002E75C9"/>
    <w:rsid w:val="002E76DE"/>
    <w:rsid w:val="002F17A2"/>
    <w:rsid w:val="002F2728"/>
    <w:rsid w:val="002F35FE"/>
    <w:rsid w:val="0030288F"/>
    <w:rsid w:val="00303F91"/>
    <w:rsid w:val="00305B9D"/>
    <w:rsid w:val="00305E3C"/>
    <w:rsid w:val="00305F8B"/>
    <w:rsid w:val="0031293A"/>
    <w:rsid w:val="00312AE3"/>
    <w:rsid w:val="00314CCB"/>
    <w:rsid w:val="00315072"/>
    <w:rsid w:val="0031616D"/>
    <w:rsid w:val="003168DC"/>
    <w:rsid w:val="0032311E"/>
    <w:rsid w:val="003250E7"/>
    <w:rsid w:val="00327177"/>
    <w:rsid w:val="0033056D"/>
    <w:rsid w:val="003312EF"/>
    <w:rsid w:val="0033161F"/>
    <w:rsid w:val="003437B1"/>
    <w:rsid w:val="00345A30"/>
    <w:rsid w:val="00352218"/>
    <w:rsid w:val="00352B7B"/>
    <w:rsid w:val="0036103F"/>
    <w:rsid w:val="00361791"/>
    <w:rsid w:val="003709A2"/>
    <w:rsid w:val="0037165F"/>
    <w:rsid w:val="00373269"/>
    <w:rsid w:val="00384DC2"/>
    <w:rsid w:val="0039711B"/>
    <w:rsid w:val="003A3ED5"/>
    <w:rsid w:val="003A4901"/>
    <w:rsid w:val="003A620C"/>
    <w:rsid w:val="003A6674"/>
    <w:rsid w:val="003B068D"/>
    <w:rsid w:val="003B1E85"/>
    <w:rsid w:val="003B327D"/>
    <w:rsid w:val="003B3FE1"/>
    <w:rsid w:val="003B60B7"/>
    <w:rsid w:val="003B76BF"/>
    <w:rsid w:val="003B7AE4"/>
    <w:rsid w:val="003B7BF5"/>
    <w:rsid w:val="003C6F51"/>
    <w:rsid w:val="003D1508"/>
    <w:rsid w:val="003D1DA6"/>
    <w:rsid w:val="003D2497"/>
    <w:rsid w:val="003D49F9"/>
    <w:rsid w:val="003D6819"/>
    <w:rsid w:val="003D7C9E"/>
    <w:rsid w:val="003E16AC"/>
    <w:rsid w:val="003F0751"/>
    <w:rsid w:val="003F5C74"/>
    <w:rsid w:val="00402D83"/>
    <w:rsid w:val="00406719"/>
    <w:rsid w:val="00410860"/>
    <w:rsid w:val="00411319"/>
    <w:rsid w:val="00412C38"/>
    <w:rsid w:val="00412CF8"/>
    <w:rsid w:val="00413664"/>
    <w:rsid w:val="004145B5"/>
    <w:rsid w:val="00415898"/>
    <w:rsid w:val="004165E0"/>
    <w:rsid w:val="00416896"/>
    <w:rsid w:val="0041697E"/>
    <w:rsid w:val="00426C8F"/>
    <w:rsid w:val="00427DEA"/>
    <w:rsid w:val="00431F7E"/>
    <w:rsid w:val="00431FEA"/>
    <w:rsid w:val="0043357D"/>
    <w:rsid w:val="004341AE"/>
    <w:rsid w:val="004341CC"/>
    <w:rsid w:val="00435590"/>
    <w:rsid w:val="00435FC6"/>
    <w:rsid w:val="00440A7B"/>
    <w:rsid w:val="00442D70"/>
    <w:rsid w:val="00445046"/>
    <w:rsid w:val="004457D8"/>
    <w:rsid w:val="004538A5"/>
    <w:rsid w:val="004552D6"/>
    <w:rsid w:val="00466741"/>
    <w:rsid w:val="0047195A"/>
    <w:rsid w:val="004737E4"/>
    <w:rsid w:val="004746A5"/>
    <w:rsid w:val="00474EC0"/>
    <w:rsid w:val="00477544"/>
    <w:rsid w:val="00480E00"/>
    <w:rsid w:val="00482E0F"/>
    <w:rsid w:val="004861B1"/>
    <w:rsid w:val="00493367"/>
    <w:rsid w:val="00493D9B"/>
    <w:rsid w:val="00495B61"/>
    <w:rsid w:val="004961B9"/>
    <w:rsid w:val="004964B7"/>
    <w:rsid w:val="00497B16"/>
    <w:rsid w:val="004A075D"/>
    <w:rsid w:val="004A3760"/>
    <w:rsid w:val="004A48FC"/>
    <w:rsid w:val="004B1B5D"/>
    <w:rsid w:val="004B6558"/>
    <w:rsid w:val="004B70A4"/>
    <w:rsid w:val="004C044A"/>
    <w:rsid w:val="004C2A93"/>
    <w:rsid w:val="004C31FB"/>
    <w:rsid w:val="004C624D"/>
    <w:rsid w:val="004D344E"/>
    <w:rsid w:val="004D521F"/>
    <w:rsid w:val="004D7F23"/>
    <w:rsid w:val="004E13B4"/>
    <w:rsid w:val="004E2BB3"/>
    <w:rsid w:val="004E2BDE"/>
    <w:rsid w:val="004E4324"/>
    <w:rsid w:val="004E5CB5"/>
    <w:rsid w:val="004F16BA"/>
    <w:rsid w:val="004F229B"/>
    <w:rsid w:val="004F2F37"/>
    <w:rsid w:val="004F3A89"/>
    <w:rsid w:val="005000AE"/>
    <w:rsid w:val="005023F5"/>
    <w:rsid w:val="005053AA"/>
    <w:rsid w:val="00506DFC"/>
    <w:rsid w:val="00507B70"/>
    <w:rsid w:val="00507F16"/>
    <w:rsid w:val="00510946"/>
    <w:rsid w:val="00510B9D"/>
    <w:rsid w:val="00511D32"/>
    <w:rsid w:val="00511F6B"/>
    <w:rsid w:val="0051288D"/>
    <w:rsid w:val="00513175"/>
    <w:rsid w:val="0051714A"/>
    <w:rsid w:val="005210E6"/>
    <w:rsid w:val="005220D8"/>
    <w:rsid w:val="00531541"/>
    <w:rsid w:val="00535572"/>
    <w:rsid w:val="00536992"/>
    <w:rsid w:val="00537EA2"/>
    <w:rsid w:val="00541A20"/>
    <w:rsid w:val="00543C7C"/>
    <w:rsid w:val="005456E9"/>
    <w:rsid w:val="00546703"/>
    <w:rsid w:val="00551544"/>
    <w:rsid w:val="0055210D"/>
    <w:rsid w:val="0055327A"/>
    <w:rsid w:val="00553430"/>
    <w:rsid w:val="005544A9"/>
    <w:rsid w:val="00554C43"/>
    <w:rsid w:val="00556BFA"/>
    <w:rsid w:val="0055724A"/>
    <w:rsid w:val="00566E1A"/>
    <w:rsid w:val="0056762D"/>
    <w:rsid w:val="00567647"/>
    <w:rsid w:val="00570107"/>
    <w:rsid w:val="005733D7"/>
    <w:rsid w:val="00574D08"/>
    <w:rsid w:val="005754A3"/>
    <w:rsid w:val="00587337"/>
    <w:rsid w:val="00587704"/>
    <w:rsid w:val="005932DE"/>
    <w:rsid w:val="005937D8"/>
    <w:rsid w:val="00594DB3"/>
    <w:rsid w:val="005951B0"/>
    <w:rsid w:val="0059758C"/>
    <w:rsid w:val="005A1E57"/>
    <w:rsid w:val="005A2F2D"/>
    <w:rsid w:val="005A52AB"/>
    <w:rsid w:val="005B4345"/>
    <w:rsid w:val="005B60F6"/>
    <w:rsid w:val="005C04B2"/>
    <w:rsid w:val="005C2B28"/>
    <w:rsid w:val="005C48E5"/>
    <w:rsid w:val="005C4E35"/>
    <w:rsid w:val="005C6A6A"/>
    <w:rsid w:val="005E13D2"/>
    <w:rsid w:val="005E142B"/>
    <w:rsid w:val="005E193C"/>
    <w:rsid w:val="005E2EDB"/>
    <w:rsid w:val="005E6E78"/>
    <w:rsid w:val="005F7A3C"/>
    <w:rsid w:val="006028CB"/>
    <w:rsid w:val="00603B01"/>
    <w:rsid w:val="00607329"/>
    <w:rsid w:val="00610AAE"/>
    <w:rsid w:val="00611BC7"/>
    <w:rsid w:val="00615950"/>
    <w:rsid w:val="006159E6"/>
    <w:rsid w:val="006179D4"/>
    <w:rsid w:val="00620A40"/>
    <w:rsid w:val="00620D64"/>
    <w:rsid w:val="006267FE"/>
    <w:rsid w:val="00632203"/>
    <w:rsid w:val="00632F5E"/>
    <w:rsid w:val="0063394E"/>
    <w:rsid w:val="006344E6"/>
    <w:rsid w:val="006357DB"/>
    <w:rsid w:val="00640441"/>
    <w:rsid w:val="006416CE"/>
    <w:rsid w:val="00655CB3"/>
    <w:rsid w:val="00656661"/>
    <w:rsid w:val="00656FFA"/>
    <w:rsid w:val="00664F9F"/>
    <w:rsid w:val="006657B2"/>
    <w:rsid w:val="00665A62"/>
    <w:rsid w:val="00666CE2"/>
    <w:rsid w:val="00671C4D"/>
    <w:rsid w:val="0067323D"/>
    <w:rsid w:val="0068009A"/>
    <w:rsid w:val="00681434"/>
    <w:rsid w:val="00681D7F"/>
    <w:rsid w:val="00684CD5"/>
    <w:rsid w:val="00686C78"/>
    <w:rsid w:val="0068765D"/>
    <w:rsid w:val="006919CA"/>
    <w:rsid w:val="00692E4B"/>
    <w:rsid w:val="00693088"/>
    <w:rsid w:val="00693401"/>
    <w:rsid w:val="00696079"/>
    <w:rsid w:val="00696E4C"/>
    <w:rsid w:val="00697C79"/>
    <w:rsid w:val="006A06C7"/>
    <w:rsid w:val="006A0E24"/>
    <w:rsid w:val="006A3BAC"/>
    <w:rsid w:val="006B0DA9"/>
    <w:rsid w:val="006B1DA8"/>
    <w:rsid w:val="006B1E50"/>
    <w:rsid w:val="006B2996"/>
    <w:rsid w:val="006B77DF"/>
    <w:rsid w:val="006C6079"/>
    <w:rsid w:val="006C66D2"/>
    <w:rsid w:val="006E009F"/>
    <w:rsid w:val="006E066F"/>
    <w:rsid w:val="006F048E"/>
    <w:rsid w:val="006F2CA4"/>
    <w:rsid w:val="006F5104"/>
    <w:rsid w:val="0070042E"/>
    <w:rsid w:val="007024B8"/>
    <w:rsid w:val="007033D6"/>
    <w:rsid w:val="0070436A"/>
    <w:rsid w:val="007046BA"/>
    <w:rsid w:val="007049CD"/>
    <w:rsid w:val="007068F2"/>
    <w:rsid w:val="00707761"/>
    <w:rsid w:val="00710C8B"/>
    <w:rsid w:val="00711974"/>
    <w:rsid w:val="007121DC"/>
    <w:rsid w:val="00716561"/>
    <w:rsid w:val="00717453"/>
    <w:rsid w:val="00722A73"/>
    <w:rsid w:val="0072312B"/>
    <w:rsid w:val="00730E8E"/>
    <w:rsid w:val="007331C7"/>
    <w:rsid w:val="00743D9F"/>
    <w:rsid w:val="00751FB3"/>
    <w:rsid w:val="0075254B"/>
    <w:rsid w:val="00754004"/>
    <w:rsid w:val="0075518D"/>
    <w:rsid w:val="0076492A"/>
    <w:rsid w:val="00764F1B"/>
    <w:rsid w:val="00767BCF"/>
    <w:rsid w:val="00770314"/>
    <w:rsid w:val="0077062C"/>
    <w:rsid w:val="00770E02"/>
    <w:rsid w:val="0077211E"/>
    <w:rsid w:val="00773995"/>
    <w:rsid w:val="00776C0D"/>
    <w:rsid w:val="00777310"/>
    <w:rsid w:val="00781D2B"/>
    <w:rsid w:val="00785082"/>
    <w:rsid w:val="00785CFD"/>
    <w:rsid w:val="007871BA"/>
    <w:rsid w:val="0079640C"/>
    <w:rsid w:val="0079678C"/>
    <w:rsid w:val="007A0FAA"/>
    <w:rsid w:val="007A2C5B"/>
    <w:rsid w:val="007A46DE"/>
    <w:rsid w:val="007A49B1"/>
    <w:rsid w:val="007A52B6"/>
    <w:rsid w:val="007B2C84"/>
    <w:rsid w:val="007B3F09"/>
    <w:rsid w:val="007B47B1"/>
    <w:rsid w:val="007B4A9B"/>
    <w:rsid w:val="007C428A"/>
    <w:rsid w:val="007C503A"/>
    <w:rsid w:val="007C5D27"/>
    <w:rsid w:val="007C6A8A"/>
    <w:rsid w:val="007D22BC"/>
    <w:rsid w:val="007D4BE2"/>
    <w:rsid w:val="007D78EB"/>
    <w:rsid w:val="007E0F47"/>
    <w:rsid w:val="007E1813"/>
    <w:rsid w:val="007E2275"/>
    <w:rsid w:val="007E664B"/>
    <w:rsid w:val="007F29E9"/>
    <w:rsid w:val="00801019"/>
    <w:rsid w:val="0080185A"/>
    <w:rsid w:val="00801E09"/>
    <w:rsid w:val="00806044"/>
    <w:rsid w:val="008074A0"/>
    <w:rsid w:val="0081241F"/>
    <w:rsid w:val="00815B04"/>
    <w:rsid w:val="00820F2A"/>
    <w:rsid w:val="00822E5C"/>
    <w:rsid w:val="008327C1"/>
    <w:rsid w:val="008329B8"/>
    <w:rsid w:val="00834F17"/>
    <w:rsid w:val="00845137"/>
    <w:rsid w:val="00846158"/>
    <w:rsid w:val="00847C1F"/>
    <w:rsid w:val="0085185B"/>
    <w:rsid w:val="00855D07"/>
    <w:rsid w:val="008649B0"/>
    <w:rsid w:val="0086626F"/>
    <w:rsid w:val="008676E8"/>
    <w:rsid w:val="00874FFA"/>
    <w:rsid w:val="00875AA3"/>
    <w:rsid w:val="00876F59"/>
    <w:rsid w:val="008801AF"/>
    <w:rsid w:val="008813AE"/>
    <w:rsid w:val="008870E3"/>
    <w:rsid w:val="00887414"/>
    <w:rsid w:val="008875E6"/>
    <w:rsid w:val="00887B98"/>
    <w:rsid w:val="00895460"/>
    <w:rsid w:val="008967AF"/>
    <w:rsid w:val="00897D1F"/>
    <w:rsid w:val="008A14AF"/>
    <w:rsid w:val="008A355A"/>
    <w:rsid w:val="008B521E"/>
    <w:rsid w:val="008C0151"/>
    <w:rsid w:val="008C35C6"/>
    <w:rsid w:val="008C56D9"/>
    <w:rsid w:val="008D357C"/>
    <w:rsid w:val="008D390B"/>
    <w:rsid w:val="008D408E"/>
    <w:rsid w:val="008D4E91"/>
    <w:rsid w:val="008D57FD"/>
    <w:rsid w:val="008D604F"/>
    <w:rsid w:val="008D65C8"/>
    <w:rsid w:val="008E36DC"/>
    <w:rsid w:val="008F1F8C"/>
    <w:rsid w:val="008F41CE"/>
    <w:rsid w:val="008F6046"/>
    <w:rsid w:val="00902693"/>
    <w:rsid w:val="00906D60"/>
    <w:rsid w:val="00907220"/>
    <w:rsid w:val="009126FB"/>
    <w:rsid w:val="00914108"/>
    <w:rsid w:val="00917F9D"/>
    <w:rsid w:val="009207BE"/>
    <w:rsid w:val="00921C44"/>
    <w:rsid w:val="00924940"/>
    <w:rsid w:val="00924E51"/>
    <w:rsid w:val="00925A75"/>
    <w:rsid w:val="00931906"/>
    <w:rsid w:val="00935015"/>
    <w:rsid w:val="00941EE2"/>
    <w:rsid w:val="009423E3"/>
    <w:rsid w:val="0094267C"/>
    <w:rsid w:val="00944192"/>
    <w:rsid w:val="0094613B"/>
    <w:rsid w:val="00947033"/>
    <w:rsid w:val="00953CE5"/>
    <w:rsid w:val="00960D5D"/>
    <w:rsid w:val="0096229B"/>
    <w:rsid w:val="00965191"/>
    <w:rsid w:val="00966AD8"/>
    <w:rsid w:val="009674EB"/>
    <w:rsid w:val="009717F9"/>
    <w:rsid w:val="00972DE9"/>
    <w:rsid w:val="00972EF5"/>
    <w:rsid w:val="00984931"/>
    <w:rsid w:val="00984FF5"/>
    <w:rsid w:val="00986804"/>
    <w:rsid w:val="0099201F"/>
    <w:rsid w:val="0099278E"/>
    <w:rsid w:val="00995813"/>
    <w:rsid w:val="009971F8"/>
    <w:rsid w:val="00997AFD"/>
    <w:rsid w:val="009A20E2"/>
    <w:rsid w:val="009A7295"/>
    <w:rsid w:val="009A7B0A"/>
    <w:rsid w:val="009B2650"/>
    <w:rsid w:val="009B2AC5"/>
    <w:rsid w:val="009B3408"/>
    <w:rsid w:val="009C200C"/>
    <w:rsid w:val="009C6583"/>
    <w:rsid w:val="009D37CD"/>
    <w:rsid w:val="009D4B78"/>
    <w:rsid w:val="009D575A"/>
    <w:rsid w:val="009D6B5B"/>
    <w:rsid w:val="009E09E2"/>
    <w:rsid w:val="009E0BA5"/>
    <w:rsid w:val="009F4D06"/>
    <w:rsid w:val="00A00629"/>
    <w:rsid w:val="00A01040"/>
    <w:rsid w:val="00A01BCA"/>
    <w:rsid w:val="00A03F90"/>
    <w:rsid w:val="00A067F6"/>
    <w:rsid w:val="00A07B39"/>
    <w:rsid w:val="00A12C21"/>
    <w:rsid w:val="00A14FEB"/>
    <w:rsid w:val="00A17F18"/>
    <w:rsid w:val="00A2450C"/>
    <w:rsid w:val="00A249AE"/>
    <w:rsid w:val="00A274BD"/>
    <w:rsid w:val="00A31276"/>
    <w:rsid w:val="00A32A79"/>
    <w:rsid w:val="00A3414B"/>
    <w:rsid w:val="00A3656A"/>
    <w:rsid w:val="00A36F09"/>
    <w:rsid w:val="00A372B5"/>
    <w:rsid w:val="00A37EF7"/>
    <w:rsid w:val="00A41E28"/>
    <w:rsid w:val="00A42375"/>
    <w:rsid w:val="00A45D3F"/>
    <w:rsid w:val="00A46ADA"/>
    <w:rsid w:val="00A53A95"/>
    <w:rsid w:val="00A54A30"/>
    <w:rsid w:val="00A635A0"/>
    <w:rsid w:val="00A715E3"/>
    <w:rsid w:val="00A721FF"/>
    <w:rsid w:val="00A72E6A"/>
    <w:rsid w:val="00A747C2"/>
    <w:rsid w:val="00A8148C"/>
    <w:rsid w:val="00A924AD"/>
    <w:rsid w:val="00A93CD4"/>
    <w:rsid w:val="00A93DC8"/>
    <w:rsid w:val="00A95004"/>
    <w:rsid w:val="00AA08D4"/>
    <w:rsid w:val="00AA2524"/>
    <w:rsid w:val="00AA2FE6"/>
    <w:rsid w:val="00AA561E"/>
    <w:rsid w:val="00AA5696"/>
    <w:rsid w:val="00AA740B"/>
    <w:rsid w:val="00AA7AA3"/>
    <w:rsid w:val="00AA7D21"/>
    <w:rsid w:val="00AB0DD5"/>
    <w:rsid w:val="00AB226C"/>
    <w:rsid w:val="00AB5595"/>
    <w:rsid w:val="00AC3B63"/>
    <w:rsid w:val="00AC548D"/>
    <w:rsid w:val="00AC5981"/>
    <w:rsid w:val="00AC706F"/>
    <w:rsid w:val="00AD0553"/>
    <w:rsid w:val="00AD0CBF"/>
    <w:rsid w:val="00AD67D9"/>
    <w:rsid w:val="00AD7DEA"/>
    <w:rsid w:val="00AE0D35"/>
    <w:rsid w:val="00AE175D"/>
    <w:rsid w:val="00AF5401"/>
    <w:rsid w:val="00B00E75"/>
    <w:rsid w:val="00B03F1A"/>
    <w:rsid w:val="00B05964"/>
    <w:rsid w:val="00B06390"/>
    <w:rsid w:val="00B11628"/>
    <w:rsid w:val="00B1463C"/>
    <w:rsid w:val="00B166BC"/>
    <w:rsid w:val="00B21701"/>
    <w:rsid w:val="00B22318"/>
    <w:rsid w:val="00B22AA6"/>
    <w:rsid w:val="00B22CCB"/>
    <w:rsid w:val="00B22FD6"/>
    <w:rsid w:val="00B255F4"/>
    <w:rsid w:val="00B2767F"/>
    <w:rsid w:val="00B307CF"/>
    <w:rsid w:val="00B33DB5"/>
    <w:rsid w:val="00B34AAF"/>
    <w:rsid w:val="00B36F83"/>
    <w:rsid w:val="00B45163"/>
    <w:rsid w:val="00B57792"/>
    <w:rsid w:val="00B64A25"/>
    <w:rsid w:val="00B67F0D"/>
    <w:rsid w:val="00B702F9"/>
    <w:rsid w:val="00B7412A"/>
    <w:rsid w:val="00B76619"/>
    <w:rsid w:val="00B76A94"/>
    <w:rsid w:val="00B76C8E"/>
    <w:rsid w:val="00B7740A"/>
    <w:rsid w:val="00B80187"/>
    <w:rsid w:val="00B82389"/>
    <w:rsid w:val="00B83EAC"/>
    <w:rsid w:val="00B86622"/>
    <w:rsid w:val="00B86706"/>
    <w:rsid w:val="00B8715E"/>
    <w:rsid w:val="00BA051E"/>
    <w:rsid w:val="00BA158E"/>
    <w:rsid w:val="00BA67F4"/>
    <w:rsid w:val="00BA6B9B"/>
    <w:rsid w:val="00BC5255"/>
    <w:rsid w:val="00BD0E5D"/>
    <w:rsid w:val="00BD0E7C"/>
    <w:rsid w:val="00BE0684"/>
    <w:rsid w:val="00BE2AC2"/>
    <w:rsid w:val="00BE6862"/>
    <w:rsid w:val="00BE7F12"/>
    <w:rsid w:val="00BF0B95"/>
    <w:rsid w:val="00BF0C75"/>
    <w:rsid w:val="00BF0DF3"/>
    <w:rsid w:val="00BF0E11"/>
    <w:rsid w:val="00BF78B5"/>
    <w:rsid w:val="00C00209"/>
    <w:rsid w:val="00C00ED7"/>
    <w:rsid w:val="00C02099"/>
    <w:rsid w:val="00C028EE"/>
    <w:rsid w:val="00C02F3C"/>
    <w:rsid w:val="00C03F40"/>
    <w:rsid w:val="00C052D0"/>
    <w:rsid w:val="00C1171D"/>
    <w:rsid w:val="00C11A7C"/>
    <w:rsid w:val="00C11BB7"/>
    <w:rsid w:val="00C158E1"/>
    <w:rsid w:val="00C16663"/>
    <w:rsid w:val="00C16E5A"/>
    <w:rsid w:val="00C16F31"/>
    <w:rsid w:val="00C20349"/>
    <w:rsid w:val="00C22478"/>
    <w:rsid w:val="00C22959"/>
    <w:rsid w:val="00C239BD"/>
    <w:rsid w:val="00C23F98"/>
    <w:rsid w:val="00C245C4"/>
    <w:rsid w:val="00C3117B"/>
    <w:rsid w:val="00C3296E"/>
    <w:rsid w:val="00C350DA"/>
    <w:rsid w:val="00C3723E"/>
    <w:rsid w:val="00C408EA"/>
    <w:rsid w:val="00C4097E"/>
    <w:rsid w:val="00C427F4"/>
    <w:rsid w:val="00C42EDA"/>
    <w:rsid w:val="00C4459D"/>
    <w:rsid w:val="00C465D0"/>
    <w:rsid w:val="00C54AA7"/>
    <w:rsid w:val="00C54CB5"/>
    <w:rsid w:val="00C627F1"/>
    <w:rsid w:val="00C6619C"/>
    <w:rsid w:val="00C66A2D"/>
    <w:rsid w:val="00C672C0"/>
    <w:rsid w:val="00C74169"/>
    <w:rsid w:val="00C7565D"/>
    <w:rsid w:val="00C82CB1"/>
    <w:rsid w:val="00C84D27"/>
    <w:rsid w:val="00C870AD"/>
    <w:rsid w:val="00C97618"/>
    <w:rsid w:val="00CA065C"/>
    <w:rsid w:val="00CA1A3D"/>
    <w:rsid w:val="00CA6251"/>
    <w:rsid w:val="00CB228D"/>
    <w:rsid w:val="00CB35CE"/>
    <w:rsid w:val="00CB3B21"/>
    <w:rsid w:val="00CB4D32"/>
    <w:rsid w:val="00CB50BF"/>
    <w:rsid w:val="00CB5A5A"/>
    <w:rsid w:val="00CD2E3C"/>
    <w:rsid w:val="00CE0069"/>
    <w:rsid w:val="00CE0DC8"/>
    <w:rsid w:val="00CE1DF2"/>
    <w:rsid w:val="00CE4EEF"/>
    <w:rsid w:val="00CE5D17"/>
    <w:rsid w:val="00CE6151"/>
    <w:rsid w:val="00CE6A80"/>
    <w:rsid w:val="00CE72BE"/>
    <w:rsid w:val="00CF0E56"/>
    <w:rsid w:val="00CF5464"/>
    <w:rsid w:val="00CF5C8D"/>
    <w:rsid w:val="00D00290"/>
    <w:rsid w:val="00D03985"/>
    <w:rsid w:val="00D04E15"/>
    <w:rsid w:val="00D07686"/>
    <w:rsid w:val="00D1069B"/>
    <w:rsid w:val="00D12437"/>
    <w:rsid w:val="00D14ED8"/>
    <w:rsid w:val="00D15ECE"/>
    <w:rsid w:val="00D162C5"/>
    <w:rsid w:val="00D163AA"/>
    <w:rsid w:val="00D21ACC"/>
    <w:rsid w:val="00D25684"/>
    <w:rsid w:val="00D276D1"/>
    <w:rsid w:val="00D27B8A"/>
    <w:rsid w:val="00D314AB"/>
    <w:rsid w:val="00D31CB7"/>
    <w:rsid w:val="00D31E35"/>
    <w:rsid w:val="00D3341A"/>
    <w:rsid w:val="00D3369B"/>
    <w:rsid w:val="00D33AAA"/>
    <w:rsid w:val="00D34682"/>
    <w:rsid w:val="00D37508"/>
    <w:rsid w:val="00D41123"/>
    <w:rsid w:val="00D41674"/>
    <w:rsid w:val="00D423A8"/>
    <w:rsid w:val="00D514D4"/>
    <w:rsid w:val="00D60E37"/>
    <w:rsid w:val="00D62372"/>
    <w:rsid w:val="00D63068"/>
    <w:rsid w:val="00D823C1"/>
    <w:rsid w:val="00D82E7D"/>
    <w:rsid w:val="00D91665"/>
    <w:rsid w:val="00D92311"/>
    <w:rsid w:val="00D93326"/>
    <w:rsid w:val="00DA0CD1"/>
    <w:rsid w:val="00DA1B54"/>
    <w:rsid w:val="00DA7E52"/>
    <w:rsid w:val="00DB1BFB"/>
    <w:rsid w:val="00DB3396"/>
    <w:rsid w:val="00DB7964"/>
    <w:rsid w:val="00DC0E05"/>
    <w:rsid w:val="00DD1034"/>
    <w:rsid w:val="00DD2467"/>
    <w:rsid w:val="00DD2D6E"/>
    <w:rsid w:val="00DD3317"/>
    <w:rsid w:val="00DD46E4"/>
    <w:rsid w:val="00DD4AFA"/>
    <w:rsid w:val="00DD5B4B"/>
    <w:rsid w:val="00DD626C"/>
    <w:rsid w:val="00DE0161"/>
    <w:rsid w:val="00DE12B5"/>
    <w:rsid w:val="00DE30CF"/>
    <w:rsid w:val="00DE3F18"/>
    <w:rsid w:val="00DE410B"/>
    <w:rsid w:val="00DE4B75"/>
    <w:rsid w:val="00DE761B"/>
    <w:rsid w:val="00DE7CBD"/>
    <w:rsid w:val="00DF02C2"/>
    <w:rsid w:val="00DF1590"/>
    <w:rsid w:val="00DF2CE5"/>
    <w:rsid w:val="00DF528A"/>
    <w:rsid w:val="00DF7002"/>
    <w:rsid w:val="00E0166A"/>
    <w:rsid w:val="00E01759"/>
    <w:rsid w:val="00E02F81"/>
    <w:rsid w:val="00E03EC9"/>
    <w:rsid w:val="00E0660D"/>
    <w:rsid w:val="00E12827"/>
    <w:rsid w:val="00E13D73"/>
    <w:rsid w:val="00E16F26"/>
    <w:rsid w:val="00E200AB"/>
    <w:rsid w:val="00E22A93"/>
    <w:rsid w:val="00E2322B"/>
    <w:rsid w:val="00E26F66"/>
    <w:rsid w:val="00E27D30"/>
    <w:rsid w:val="00E315B8"/>
    <w:rsid w:val="00E37B83"/>
    <w:rsid w:val="00E404B1"/>
    <w:rsid w:val="00E42DF0"/>
    <w:rsid w:val="00E42FB2"/>
    <w:rsid w:val="00E4314C"/>
    <w:rsid w:val="00E44AFB"/>
    <w:rsid w:val="00E4534E"/>
    <w:rsid w:val="00E47828"/>
    <w:rsid w:val="00E52ECD"/>
    <w:rsid w:val="00E66E64"/>
    <w:rsid w:val="00E67085"/>
    <w:rsid w:val="00E701DC"/>
    <w:rsid w:val="00E73D10"/>
    <w:rsid w:val="00E74D91"/>
    <w:rsid w:val="00E81A1D"/>
    <w:rsid w:val="00E8254A"/>
    <w:rsid w:val="00E90111"/>
    <w:rsid w:val="00E905E3"/>
    <w:rsid w:val="00E9194D"/>
    <w:rsid w:val="00E935CF"/>
    <w:rsid w:val="00E94A44"/>
    <w:rsid w:val="00E95A39"/>
    <w:rsid w:val="00EA1A08"/>
    <w:rsid w:val="00EA1B2A"/>
    <w:rsid w:val="00EB0923"/>
    <w:rsid w:val="00EB1AF7"/>
    <w:rsid w:val="00EB4CFE"/>
    <w:rsid w:val="00EC1FC7"/>
    <w:rsid w:val="00EC260A"/>
    <w:rsid w:val="00EC2692"/>
    <w:rsid w:val="00EC5D40"/>
    <w:rsid w:val="00ED5FF3"/>
    <w:rsid w:val="00ED6B58"/>
    <w:rsid w:val="00ED7540"/>
    <w:rsid w:val="00EE0D38"/>
    <w:rsid w:val="00EE1820"/>
    <w:rsid w:val="00EE20DB"/>
    <w:rsid w:val="00EE3163"/>
    <w:rsid w:val="00EF2C2F"/>
    <w:rsid w:val="00EF5607"/>
    <w:rsid w:val="00EF5649"/>
    <w:rsid w:val="00EF7957"/>
    <w:rsid w:val="00EF7AB5"/>
    <w:rsid w:val="00EF7FCB"/>
    <w:rsid w:val="00F00B7B"/>
    <w:rsid w:val="00F030B4"/>
    <w:rsid w:val="00F04610"/>
    <w:rsid w:val="00F114FA"/>
    <w:rsid w:val="00F2480C"/>
    <w:rsid w:val="00F25044"/>
    <w:rsid w:val="00F3293C"/>
    <w:rsid w:val="00F329FA"/>
    <w:rsid w:val="00F40E25"/>
    <w:rsid w:val="00F4392A"/>
    <w:rsid w:val="00F44381"/>
    <w:rsid w:val="00F4740E"/>
    <w:rsid w:val="00F4799B"/>
    <w:rsid w:val="00F47F95"/>
    <w:rsid w:val="00F514F4"/>
    <w:rsid w:val="00F54105"/>
    <w:rsid w:val="00F54120"/>
    <w:rsid w:val="00F55284"/>
    <w:rsid w:val="00F55378"/>
    <w:rsid w:val="00F57654"/>
    <w:rsid w:val="00F71990"/>
    <w:rsid w:val="00F72261"/>
    <w:rsid w:val="00F72DBD"/>
    <w:rsid w:val="00F75D39"/>
    <w:rsid w:val="00F768DC"/>
    <w:rsid w:val="00F84099"/>
    <w:rsid w:val="00F86B3C"/>
    <w:rsid w:val="00F90EC2"/>
    <w:rsid w:val="00F927AF"/>
    <w:rsid w:val="00FA0D46"/>
    <w:rsid w:val="00FA231B"/>
    <w:rsid w:val="00FB0AE1"/>
    <w:rsid w:val="00FB288A"/>
    <w:rsid w:val="00FC2701"/>
    <w:rsid w:val="00FC4239"/>
    <w:rsid w:val="00FC48C9"/>
    <w:rsid w:val="00FC7888"/>
    <w:rsid w:val="00FD0D2D"/>
    <w:rsid w:val="00FE3813"/>
    <w:rsid w:val="00FE4D39"/>
    <w:rsid w:val="00FE5014"/>
    <w:rsid w:val="00FE7710"/>
    <w:rsid w:val="00FE7B60"/>
    <w:rsid w:val="00FF3D46"/>
    <w:rsid w:val="00FF4423"/>
    <w:rsid w:val="00FF4E1D"/>
    <w:rsid w:val="00FF7C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AA16015"/>
  <w15:docId w15:val="{015965B5-8FD9-45E3-A413-313ABD3401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nhideWhenUsed/>
    <w:qFormat/>
    <w:rsid w:val="009C6583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qFormat/>
    <w:rsid w:val="009C658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C658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C658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C658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658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658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unhideWhenUsed/>
    <w:rsid w:val="007068F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C4097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F78B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78B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78B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78B4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C4E3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C4E35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C2295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2959"/>
  </w:style>
  <w:style w:type="paragraph" w:styleId="Footer">
    <w:name w:val="footer"/>
    <w:basedOn w:val="Normal"/>
    <w:link w:val="FooterChar"/>
    <w:uiPriority w:val="99"/>
    <w:unhideWhenUsed/>
    <w:rsid w:val="00C2295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2959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A08D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A08D4"/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gnkrckgcgsb">
    <w:name w:val="gnkrckgcgsb"/>
    <w:basedOn w:val="DefaultParagraphFont"/>
    <w:rsid w:val="00AA08D4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F02C2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9D37CD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060EEA"/>
    <w:rPr>
      <w:i/>
      <w:iCs/>
    </w:rPr>
  </w:style>
  <w:style w:type="character" w:customStyle="1" w:styleId="citationref">
    <w:name w:val="citationref"/>
    <w:basedOn w:val="DefaultParagraphFont"/>
    <w:rsid w:val="00060EEA"/>
  </w:style>
  <w:style w:type="paragraph" w:styleId="Revision">
    <w:name w:val="Revision"/>
    <w:hidden/>
    <w:uiPriority w:val="99"/>
    <w:semiHidden/>
    <w:rsid w:val="00007E2C"/>
    <w:pPr>
      <w:spacing w:after="0" w:line="240" w:lineRule="auto"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352B7B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971CE"/>
    <w:rPr>
      <w:color w:val="605E5C"/>
      <w:shd w:val="clear" w:color="auto" w:fill="E1DFDD"/>
    </w:rPr>
  </w:style>
  <w:style w:type="paragraph" w:styleId="NoSpacing">
    <w:name w:val="No Spacing"/>
    <w:uiPriority w:val="1"/>
    <w:qFormat/>
    <w:rsid w:val="00275736"/>
    <w:pPr>
      <w:spacing w:after="0" w:line="240" w:lineRule="auto"/>
    </w:pPr>
    <w:rPr>
      <w:rFonts w:ascii="Calibri" w:eastAsia="Calibri" w:hAnsi="Calibri" w:cs="DejaVu Sans"/>
    </w:rPr>
  </w:style>
  <w:style w:type="paragraph" w:customStyle="1" w:styleId="Tables">
    <w:name w:val="Tables"/>
    <w:link w:val="TablesChar"/>
    <w:qFormat/>
    <w:rsid w:val="00536992"/>
    <w:pPr>
      <w:spacing w:after="0" w:line="360" w:lineRule="auto"/>
      <w:jc w:val="center"/>
    </w:pPr>
    <w:rPr>
      <w:rFonts w:ascii="Times New Roman" w:eastAsiaTheme="minorEastAsia" w:hAnsi="Times New Roman" w:cs="Times New Roman"/>
      <w:sz w:val="24"/>
      <w:szCs w:val="24"/>
      <w:lang w:eastAsia="en-AU"/>
    </w:rPr>
  </w:style>
  <w:style w:type="character" w:customStyle="1" w:styleId="TablesChar">
    <w:name w:val="Tables Char"/>
    <w:basedOn w:val="DefaultParagraphFont"/>
    <w:link w:val="Tables"/>
    <w:rsid w:val="00536992"/>
    <w:rPr>
      <w:rFonts w:ascii="Times New Roman" w:eastAsiaTheme="minorEastAsia" w:hAnsi="Times New Roman" w:cs="Times New Roman"/>
      <w:sz w:val="24"/>
      <w:szCs w:val="24"/>
      <w:lang w:eastAsia="en-AU"/>
    </w:rPr>
  </w:style>
  <w:style w:type="character" w:customStyle="1" w:styleId="InternetLink">
    <w:name w:val="Internet Link"/>
    <w:basedOn w:val="DefaultParagraphFont"/>
    <w:rsid w:val="00C00209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20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5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40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763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22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009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90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50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604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331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74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541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80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9961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66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723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697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333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439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32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405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893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115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49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1707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464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416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8338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883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3395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52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5252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08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436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81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4749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131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64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6502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9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9612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80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354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369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420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59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2811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01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974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5451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666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0218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70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149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82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44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364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2966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430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790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003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782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7860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439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5598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063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27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03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3056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07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922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746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2471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847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7984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08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1993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26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29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184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4519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419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47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7427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8456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1909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14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670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355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929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4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943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115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07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6230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470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7986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57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4933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158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645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1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7608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271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8972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9527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702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681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553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5400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2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994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056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8096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81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96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71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7894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10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395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6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6550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52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13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03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2260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31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78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8085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594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177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826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1847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42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019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54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073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328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76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136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18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1082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68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4970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2689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35016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573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918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822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101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334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185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18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660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639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1190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188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66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3743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648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47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821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671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004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79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8727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127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6736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951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1134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916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177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96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387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984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30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231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797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7610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729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7107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395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69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80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6496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117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17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835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4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7784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0264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16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887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032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466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4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0259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25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49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97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878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276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411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27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3083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040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7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803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3418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8431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2670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741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5107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52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05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068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2206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584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631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9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14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1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804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721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313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191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179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39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5204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570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32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789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490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988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0301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3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223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80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750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6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903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191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0924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8566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4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9486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337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9551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15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40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468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6716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342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500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33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45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1415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36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387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14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951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90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4909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946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57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09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7901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811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7088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93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5521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86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42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601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24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2859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19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1262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57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5063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181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6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760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2680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07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495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4802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5249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1067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2162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0654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09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866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2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630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252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4101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899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9852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636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47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3878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231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767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3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5305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481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590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602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3323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549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324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8826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147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7649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7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6709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437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631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813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476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585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8919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468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375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521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1967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1255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690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444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550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4633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76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7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530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5140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224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76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5268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64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108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237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791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75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6431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320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35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9635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290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386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4592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5835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425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9811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136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758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24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194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7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945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928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457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9824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735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36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7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68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6889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5403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8677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5210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7326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6254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123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86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0607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7934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40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51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023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905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0801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0370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1374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885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1378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173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36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83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424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7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426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2982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73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6918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63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3519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990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32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0197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515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816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3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2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53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148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9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282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069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5455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044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3193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376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33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450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4278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99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43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284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829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0962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90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784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40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242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721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4602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53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545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2882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63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013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2831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3276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41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54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94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893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606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69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890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42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7545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21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8962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983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838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8072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468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416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6314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3629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4349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648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2286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153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424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722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334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00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553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0127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636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215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71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4414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139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333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259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719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691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8369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0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9652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359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0690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1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0634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508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00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309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898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511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867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7819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503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146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29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625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78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1267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752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952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86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4732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916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5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1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356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757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7125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777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394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490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7395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56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19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373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0948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352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45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9962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25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806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3778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816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99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2750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99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58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427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2192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04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07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4980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772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400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18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322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957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2115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93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695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57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4889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307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509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7155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7681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1972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525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5589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962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945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253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320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24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99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438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012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919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706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7381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143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5177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651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834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159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6937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554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09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978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07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8250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745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462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5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40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83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28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682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97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8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10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76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8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9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497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204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162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40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7581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04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516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470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8971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3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497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0419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747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0281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001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9647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55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630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218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3795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60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03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7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19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6146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9724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619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49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351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939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1864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987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4318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596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7753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931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1190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85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0522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624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474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9324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9669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91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44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3865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172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855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4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0837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12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746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65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672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864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99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6114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84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8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4718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6902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76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286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21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3193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903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727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395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11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6757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032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0833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813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7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84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026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367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2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17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340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5501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05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2281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43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4280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12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88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12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7873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702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2201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796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565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31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0189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1877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378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540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74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007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6410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428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118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2052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58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162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6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6725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774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9914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402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06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42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217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49FDA4-F551-4DBC-9C9B-33201CD60F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32</Words>
  <Characters>755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</dc:creator>
  <cp:keywords/>
  <dc:description/>
  <cp:lastModifiedBy>Michael Coffey</cp:lastModifiedBy>
  <cp:revision>3</cp:revision>
  <cp:lastPrinted>2019-06-19T05:56:00Z</cp:lastPrinted>
  <dcterms:created xsi:type="dcterms:W3CDTF">2019-08-23T23:37:00Z</dcterms:created>
  <dcterms:modified xsi:type="dcterms:W3CDTF">2019-08-23T23:38:00Z</dcterms:modified>
</cp:coreProperties>
</file>